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78434C4D"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411C59D6" w14:textId="39DA1768" w:rsidR="008C6989" w:rsidRDefault="008C6989" w:rsidP="008C6989">
      <w:r w:rsidRPr="00B9631D">
        <w:t xml:space="preserve">La lógica de la cultura jurisdiccional del </w:t>
      </w:r>
      <w:r w:rsidRPr="00B9631D">
        <w:rPr>
          <w:i/>
        </w:rPr>
        <w:t>ius commune</w:t>
      </w:r>
      <w:r w:rsidRPr="00B9631D">
        <w:t xml:space="preserve"> indicaba que Dios era la fuente de toda </w:t>
      </w:r>
      <w:r w:rsidRPr="00D14DD0">
        <w:t>jurisdicción</w:t>
      </w:r>
      <w:r w:rsidR="00895690">
        <w:t>,</w:t>
      </w:r>
      <w:r w:rsidRPr="002B6C75">
        <w:rPr>
          <w:rStyle w:val="Refdenotaalpie"/>
        </w:rPr>
        <w:footnoteReference w:id="16"/>
      </w:r>
      <w:r w:rsidRPr="00B9631D">
        <w:t xml:space="preserve"> por la cual se les había dado </w:t>
      </w:r>
      <w:r w:rsidR="00E03A47">
        <w:rPr>
          <w:i/>
        </w:rPr>
        <w:t>auctoritas</w:t>
      </w:r>
      <w:r w:rsidRPr="00B9631D">
        <w:t xml:space="preserve"> a los pontífices y príncipes para juzgar y gobernar</w:t>
      </w:r>
      <w:r w:rsidR="00895690">
        <w:t>.</w:t>
      </w:r>
      <w:r w:rsidRPr="002B6C75">
        <w:rPr>
          <w:rStyle w:val="Refdenotaalpie"/>
        </w:rPr>
        <w:footnoteReference w:id="17"/>
      </w:r>
      <w:r w:rsidRPr="00B9631D">
        <w:t xml:space="preserve"> En el caso del monarca se denominaba majestad, sinónimo de </w:t>
      </w:r>
      <w:r w:rsidRPr="00B9631D">
        <w:rPr>
          <w:i/>
        </w:rPr>
        <w:t>potestas</w:t>
      </w:r>
      <w:r w:rsidRPr="00B9631D">
        <w:t>, con la cual podía hacer uso del castigo</w:t>
      </w:r>
      <w:r w:rsidR="00895690">
        <w:t>,</w:t>
      </w:r>
      <w:r w:rsidRPr="002B6C75">
        <w:rPr>
          <w:rStyle w:val="Refdenotaalpie"/>
        </w:rPr>
        <w:footnoteReference w:id="18"/>
      </w:r>
      <w:r w:rsidRPr="00B9631D">
        <w:t xml:space="preserve"> para ser temido, y de la misericordia, para </w:t>
      </w:r>
      <w:r w:rsidRPr="00B9631D">
        <w:lastRenderedPageBreak/>
        <w:t>ser amado</w:t>
      </w:r>
      <w:r w:rsidR="00895690">
        <w:t>.</w:t>
      </w:r>
      <w:r w:rsidRPr="002B6C75">
        <w:rPr>
          <w:rStyle w:val="Refdenotaalpie"/>
        </w:rPr>
        <w:footnoteReference w:id="19"/>
      </w:r>
      <w:r w:rsidRPr="00B9631D">
        <w:t xml:space="preserve"> Como característica de una regalía mayor y correspondiente a la suma potestad, el soberano no podía desprenderse del “derecho mayestático” de indultar en ningún vasallo “ni por prescripción, costumbre o privilegio</w:t>
      </w:r>
      <w:r w:rsidR="00895690">
        <w:t>.</w:t>
      </w:r>
      <w:r w:rsidRPr="00B9631D">
        <w:t>”</w:t>
      </w:r>
      <w:r w:rsidRPr="002B6C75">
        <w:rPr>
          <w:rStyle w:val="Refdenotaalpie"/>
        </w:rPr>
        <w:footnoteReference w:id="20"/>
      </w:r>
      <w:r w:rsidRPr="00B9631D">
        <w:t xml:space="preserve"> De allí se desprende que se considerara al derecho de conceder indultos “una de las mas preciosas Regalías que adornan la corona de los Soberanos”, sobre todo porque conllevaba la potestad de remitir o conmutar la pena de aquellos que eran legítimos acreedores de la misma</w:t>
      </w:r>
      <w:r w:rsidR="00895690">
        <w:t>.</w:t>
      </w:r>
      <w:r w:rsidRPr="002B6C75">
        <w:rPr>
          <w:rStyle w:val="Refdenotaalpie"/>
        </w:rPr>
        <w:footnoteReference w:id="21"/>
      </w:r>
    </w:p>
    <w:p w14:paraId="7E123004" w14:textId="1277C32A" w:rsidR="0057471E" w:rsidRPr="003773DB" w:rsidRDefault="003773DB" w:rsidP="008C6989">
      <w:r>
        <w:t>Los tres latinajos utilizados en el párrafo anterior no tienen una intencionalidad meramente retórica, pretenden llamar la atención acerca del origen medieval (</w:t>
      </w:r>
      <w:r>
        <w:rPr>
          <w:i/>
        </w:rPr>
        <w:t>ius commune</w:t>
      </w:r>
      <w:r>
        <w:t>) de la diferenciación entre autoridad y potestad</w:t>
      </w:r>
      <w:r w:rsidR="003D54BA">
        <w:t>.</w:t>
      </w:r>
      <w:r w:rsidR="007C7C94">
        <w:rPr>
          <w:rStyle w:val="Refdenotaalpie"/>
        </w:rPr>
        <w:footnoteReference w:id="22"/>
      </w:r>
      <w:r w:rsidR="003D54BA">
        <w:t xml:space="preserve"> ¿Por qué razón traer a colación una dicotomía de la Edad Media a una investigación del siglo XVIII americano? </w:t>
      </w:r>
      <w:r w:rsidR="005A77FF">
        <w:t>A</w:t>
      </w:r>
      <w:r w:rsidR="003D54BA">
        <w:t xml:space="preserve">unque el mundo hispánico dieciochesco, en particular desde el reinado de Carlos III, se caracterizó como un periodo de reforma administrativa, la discusión ideológica que se ha considerado aneja al reformismo, denominada como Ilustración, no planteó cambios radicales al régimen jurídico tradicional y pluralista de la monarquía. El reformismo planteó modificaciones al orden jurídico-político tradicional que se llevaron avante cautelosamente, sin cuestionar el origen divino de la “constitución histórica” de la monarquía. Al respecto, Pedro Ruíz Torres ha </w:t>
      </w:r>
      <w:r w:rsidR="008E21DD">
        <w:t>señalado</w:t>
      </w:r>
      <w:r w:rsidR="003D54BA">
        <w:t xml:space="preserve"> que los ilustrados reformistas pretendieron reforzar el poder soberano del monarca</w:t>
      </w:r>
      <w:r w:rsidR="008E21DD">
        <w:t xml:space="preserve"> controlando el ejercicio de las facultades delegadas en las autoridades regias, una dinámica que Carlos Garriga ha denominado como la “</w:t>
      </w:r>
      <w:r w:rsidR="002F3FD6">
        <w:t>administrativización de la monarquía;”</w:t>
      </w:r>
      <w:r w:rsidR="00126721">
        <w:rPr>
          <w:rStyle w:val="Refdenotaalpie"/>
        </w:rPr>
        <w:footnoteReference w:id="23"/>
      </w:r>
      <w:r w:rsidR="008E21DD">
        <w:t xml:space="preserve"> sin embargo, tal pretensión tuvo menos impacto en España que en otras naciones europeas, </w:t>
      </w:r>
      <w:r w:rsidR="002B7F68">
        <w:t>según</w:t>
      </w:r>
      <w:r w:rsidR="008E21DD">
        <w:t xml:space="preserve"> Ruíz Torres: “aquí la impronta jurisdiccional continuó siendo muy manifiesta […] De ahí el corto avance en el sentido de una monarquía administrativa y </w:t>
      </w:r>
      <w:r w:rsidR="008E21DD">
        <w:lastRenderedPageBreak/>
        <w:t>centralizada y la fuerte impronta jurisdiccional que siguió manifestándose en la Constitución de 1812.”</w:t>
      </w:r>
      <w:r w:rsidR="00126721">
        <w:rPr>
          <w:rStyle w:val="Refdenotaalpie"/>
        </w:rPr>
        <w:footnoteReference w:id="24"/>
      </w:r>
      <w:r w:rsidR="005A77FF">
        <w:t xml:space="preserve"> </w:t>
      </w:r>
    </w:p>
    <w:p w14:paraId="68A4712C" w14:textId="0B2505A4" w:rsidR="003773DB" w:rsidRDefault="003773DB" w:rsidP="008C6989">
      <w:bookmarkStart w:id="1" w:name="_GoBack"/>
      <w:bookmarkEnd w:id="1"/>
    </w:p>
    <w:p w14:paraId="1AC909CF" w14:textId="77777777" w:rsidR="0057471E" w:rsidRPr="008C6989" w:rsidRDefault="0057471E" w:rsidP="008C6989"/>
    <w:p w14:paraId="6F99CDE2" w14:textId="77777777" w:rsidR="000F0EAD" w:rsidRDefault="000F0EAD" w:rsidP="000F0EAD">
      <w:pPr>
        <w:rPr>
          <w:lang w:val="es-ES_tradnl" w:eastAsia="es-ES"/>
        </w:rPr>
      </w:pPr>
      <w:r w:rsidRPr="008F5280">
        <w:rPr>
          <w:highlight w:val="yellow"/>
          <w:lang w:val="es-ES_tradnl" w:eastAsia="es-ES"/>
        </w:rPr>
        <w:t>¿Por qué dios le otorga al príncipe su poder? Para castigar y perdonar. Según Mariana, las sociedades y la potestad regia surgen con el propósito de protegerse de los peligros de la violencia y los asesinatos, es decir, de los abusos de los fuertes a los débiles.</w:t>
      </w:r>
      <w:r w:rsidRPr="008F5280">
        <w:rPr>
          <w:rStyle w:val="Refdenotaalpie"/>
          <w:highlight w:val="yellow"/>
          <w:lang w:val="es-ES_tradnl" w:eastAsia="es-ES"/>
        </w:rPr>
        <w:footnoteReference w:id="25"/>
      </w:r>
      <w:r>
        <w:rPr>
          <w:lang w:val="es-ES_tradnl" w:eastAsia="es-ES"/>
        </w:rPr>
        <w:t xml:space="preserve"> El castigo como demostración de la fuerza del príncipe tendría como origen evitar que los “malvados” actuaran contra los “buenos”, pero si todo fuese temor, el rey no podría atraer el amor de los súbditos, por ello dios le otorgó la clemencia como modo de canalizar su compasión y atraer el amor.</w:t>
      </w:r>
    </w:p>
    <w:p w14:paraId="7A7C4205" w14:textId="77777777" w:rsidR="000F0EAD" w:rsidRDefault="000F0EAD" w:rsidP="000F0EAD">
      <w:pPr>
        <w:rPr>
          <w:lang w:val="es-ES_tradnl" w:eastAsia="es-ES"/>
        </w:rPr>
      </w:pPr>
    </w:p>
    <w:p w14:paraId="0BFDC1D1" w14:textId="77777777" w:rsidR="000F0EAD" w:rsidRDefault="000F0EAD" w:rsidP="000F0EAD">
      <w:pPr>
        <w:rPr>
          <w:lang w:val="es-ES_tradnl" w:eastAsia="es-ES"/>
        </w:rPr>
      </w:pPr>
      <w:r>
        <w:rPr>
          <w:lang w:val="es-ES_tradnl" w:eastAsia="es-ES"/>
        </w:rPr>
        <w:t xml:space="preserve">La clemencia era inherente al poder monárquico, caso contrario, el poder riguroso ejercido sobre los súbditos, era la tiranía. </w:t>
      </w:r>
    </w:p>
    <w:p w14:paraId="2101161E" w14:textId="77777777" w:rsidR="000F0EAD" w:rsidRPr="00832F46" w:rsidRDefault="000F0EAD" w:rsidP="000F0EAD">
      <w:pPr>
        <w:rPr>
          <w:lang w:val="es-ES_tradnl" w:eastAsia="es-ES"/>
        </w:rPr>
      </w:pPr>
    </w:p>
    <w:p w14:paraId="41BA304D" w14:textId="77777777" w:rsidR="000F0EAD" w:rsidRDefault="000F0EAD" w:rsidP="000F0EAD">
      <w:r w:rsidRPr="00B9631D">
        <w:t xml:space="preserve">La lógica de la cultura jurisdiccional del </w:t>
      </w:r>
      <w:r w:rsidRPr="00B9631D">
        <w:rPr>
          <w:i/>
        </w:rPr>
        <w:t>ius commune</w:t>
      </w:r>
      <w:r w:rsidRPr="00B9631D">
        <w:t xml:space="preserve"> indicaba que Dios era la fuente de toda </w:t>
      </w:r>
      <w:r>
        <w:t>potestad</w:t>
      </w:r>
      <w:r w:rsidRPr="002B6C75">
        <w:rPr>
          <w:rStyle w:val="Refdenotaalpie"/>
        </w:rPr>
        <w:footnoteReference w:id="26"/>
      </w:r>
      <w:r w:rsidRPr="00B9631D">
        <w:t>, por la cual se les había dado autoridad a los pontífices y príncipes para juzgar y gobernar</w:t>
      </w:r>
      <w:r w:rsidRPr="002B6C75">
        <w:rPr>
          <w:rStyle w:val="Refdenotaalpie"/>
        </w:rPr>
        <w:footnoteReference w:id="27"/>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28"/>
      </w:r>
      <w:r w:rsidRPr="00B9631D">
        <w:t>, para ser temido, y de la misericordia, para ser amado</w:t>
      </w:r>
      <w:r w:rsidRPr="002B6C75">
        <w:rPr>
          <w:rStyle w:val="Refdenotaalpie"/>
        </w:rPr>
        <w:footnoteReference w:id="29"/>
      </w:r>
      <w:r w:rsidRPr="00B9631D">
        <w:t>.</w:t>
      </w:r>
      <w:r w:rsidRPr="00D976B0">
        <w:t xml:space="preserve"> </w:t>
      </w:r>
      <w:r>
        <w:t xml:space="preserve">En esta lógica, era el temor a la espada lo que hacía agradecer la clemencia, cuando </w:t>
      </w:r>
      <w:r>
        <w:lastRenderedPageBreak/>
        <w:t>el rey o sus delegados pudiendo castigar justificadamente no lo hacía estaban demostrando la grandeza del príncipe</w:t>
      </w:r>
      <w:r>
        <w:rPr>
          <w:rStyle w:val="Refdenotaalpie"/>
        </w:rPr>
        <w:footnoteReference w:id="30"/>
      </w:r>
      <w:r>
        <w:t>.</w:t>
      </w:r>
    </w:p>
    <w:p w14:paraId="1EDBC4AE" w14:textId="77777777" w:rsidR="000F0EAD" w:rsidRPr="0083523B" w:rsidRDefault="000F0EAD" w:rsidP="000F0EAD"/>
    <w:p w14:paraId="7014FE5B" w14:textId="77777777" w:rsidR="000F0EAD" w:rsidRDefault="000F0EAD" w:rsidP="000F0EAD">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31"/>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32"/>
      </w:r>
    </w:p>
    <w:p w14:paraId="706EDD45" w14:textId="77777777" w:rsidR="000F0EAD" w:rsidRDefault="000F0EAD" w:rsidP="000F0EAD"/>
    <w:p w14:paraId="682B95C7" w14:textId="77777777" w:rsidR="000F0EAD" w:rsidRPr="00466C1B" w:rsidRDefault="000F0EAD" w:rsidP="000F0EAD"/>
    <w:p w14:paraId="6B1DDAEB" w14:textId="77777777" w:rsidR="000F0EAD" w:rsidRDefault="000F0EAD" w:rsidP="000F0EAD">
      <w:r>
        <w:t>La justicia y la misericordia se consideraba debían ir juntas en los procedimientos judiciales, como alegorizó Calderón de la Barca:</w:t>
      </w:r>
    </w:p>
    <w:p w14:paraId="73644B3A" w14:textId="77777777" w:rsidR="000F0EAD" w:rsidRDefault="000F0EAD" w:rsidP="000F0EAD">
      <w:pPr>
        <w:pStyle w:val="Cita"/>
      </w:pPr>
      <w:r>
        <w:t>Id, pues, con la circunstancia</w:t>
      </w:r>
    </w:p>
    <w:p w14:paraId="69A6D299" w14:textId="77777777" w:rsidR="000F0EAD" w:rsidRDefault="000F0EAD" w:rsidP="000F0EAD">
      <w:pPr>
        <w:pStyle w:val="Cita"/>
      </w:pPr>
      <w:r>
        <w:t>de que vas, Misericordia,</w:t>
      </w:r>
    </w:p>
    <w:p w14:paraId="3FEA3264" w14:textId="77777777" w:rsidR="000F0EAD" w:rsidRDefault="000F0EAD" w:rsidP="000F0EAD">
      <w:pPr>
        <w:pStyle w:val="Cita"/>
      </w:pPr>
      <w:r>
        <w:t>de Justicia acompañada,</w:t>
      </w:r>
    </w:p>
    <w:p w14:paraId="169BF501" w14:textId="77777777" w:rsidR="000F0EAD" w:rsidRDefault="000F0EAD" w:rsidP="000F0EAD">
      <w:pPr>
        <w:pStyle w:val="Cita"/>
      </w:pPr>
      <w:r>
        <w:t xml:space="preserve">para que guardes justicia; </w:t>
      </w:r>
    </w:p>
    <w:p w14:paraId="7812F68F" w14:textId="77777777" w:rsidR="000F0EAD" w:rsidRDefault="000F0EAD" w:rsidP="000F0EAD">
      <w:pPr>
        <w:pStyle w:val="Cita"/>
      </w:pPr>
      <w:r>
        <w:t>y tú, Justicia, repara</w:t>
      </w:r>
    </w:p>
    <w:p w14:paraId="0A89CBEE" w14:textId="77777777" w:rsidR="000F0EAD" w:rsidRDefault="000F0EAD" w:rsidP="000F0EAD">
      <w:pPr>
        <w:pStyle w:val="Cita"/>
      </w:pPr>
      <w:r>
        <w:t>en que con Misericordia</w:t>
      </w:r>
    </w:p>
    <w:p w14:paraId="6361263A" w14:textId="77777777" w:rsidR="000F0EAD" w:rsidRDefault="000F0EAD" w:rsidP="000F0EAD">
      <w:pPr>
        <w:pStyle w:val="Cita"/>
      </w:pPr>
      <w:r>
        <w:t>vas también para guardarla;</w:t>
      </w:r>
    </w:p>
    <w:p w14:paraId="210464D3" w14:textId="77777777" w:rsidR="000F0EAD" w:rsidRDefault="000F0EAD" w:rsidP="000F0EAD">
      <w:pPr>
        <w:pStyle w:val="Cita"/>
      </w:pPr>
      <w:r>
        <w:t>que no será acierto en una</w:t>
      </w:r>
    </w:p>
    <w:p w14:paraId="409CBFC1" w14:textId="77777777" w:rsidR="000F0EAD" w:rsidRDefault="000F0EAD" w:rsidP="000F0EAD">
      <w:pPr>
        <w:pStyle w:val="Cita"/>
      </w:pPr>
      <w:r>
        <w:t>si no se da unión en ambas.</w:t>
      </w:r>
      <w:r>
        <w:rPr>
          <w:rStyle w:val="Refdenotaalpie"/>
        </w:rPr>
        <w:footnoteReference w:id="33"/>
      </w:r>
      <w:r>
        <w:t xml:space="preserve"> </w:t>
      </w:r>
    </w:p>
    <w:p w14:paraId="5875256E" w14:textId="77777777" w:rsidR="000F0EAD" w:rsidRPr="00CE1F32" w:rsidRDefault="000F0EAD" w:rsidP="000F0EAD"/>
    <w:p w14:paraId="2129D065" w14:textId="77777777" w:rsidR="000F0EAD" w:rsidRDefault="000F0EAD" w:rsidP="000F0EAD"/>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34"/>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35"/>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6"/>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7"/>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8"/>
      </w:r>
    </w:p>
    <w:p w14:paraId="2164512C" w14:textId="3F47BA5D" w:rsidR="0012263D" w:rsidRDefault="006B51F8" w:rsidP="002A3D12">
      <w:r>
        <w:lastRenderedPageBreak/>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9"/>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40"/>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lastRenderedPageBreak/>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41"/>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42"/>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43"/>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44"/>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5"/>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6"/>
      </w:r>
      <w:r w:rsidR="003100C2" w:rsidRPr="003100C2">
        <w:rPr>
          <w:rStyle w:val="Refdenotaalpie"/>
        </w:rPr>
        <w:t xml:space="preserve"> </w:t>
      </w:r>
      <w:r w:rsidR="005779E7" w:rsidRPr="00B9631D">
        <w:lastRenderedPageBreak/>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7"/>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8"/>
      </w:r>
      <w:r w:rsidR="00FE4247">
        <w:t xml:space="preserve"> </w:t>
      </w:r>
    </w:p>
    <w:p w14:paraId="016B5DF5" w14:textId="5E430A01"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49"/>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Misericordia, et veritas, custodiunt Regem, et roboratur clementia thronus illius</w:t>
      </w:r>
      <w:r w:rsidR="00AA0E9B" w:rsidRPr="00FB1454">
        <w:rPr>
          <w:i/>
        </w:rPr>
        <w:t>.</w:t>
      </w:r>
      <w:r w:rsidR="004A499C" w:rsidRPr="00B9631D">
        <w:t>”</w:t>
      </w:r>
      <w:r w:rsidR="004A499C" w:rsidRPr="002B6C75">
        <w:rPr>
          <w:rStyle w:val="Refdenotaalpie"/>
        </w:rPr>
        <w:footnoteReference w:id="50"/>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51"/>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52"/>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w:t>
      </w:r>
      <w:r w:rsidR="004A499C" w:rsidRPr="00B9631D">
        <w:lastRenderedPageBreak/>
        <w:t>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53"/>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4"/>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5"/>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6"/>
      </w:r>
      <w:r>
        <w:t xml:space="preserve"> Se comprendía que la humanidad había sido condenada desde su origen por el pecado de Adán,</w:t>
      </w:r>
      <w:r>
        <w:rPr>
          <w:rStyle w:val="Refdenotaalpie"/>
        </w:rPr>
        <w:footnoteReference w:id="57"/>
      </w:r>
      <w:r>
        <w:t xml:space="preserve"> por lo cual era imposible encontrar un “hombre justo” de quien se pudiera presumir estaba libre de culpa. Los indicios eran suficientes para que el juez usara su arbitrio y estipulara una pena ordinaria aunque solo se hubiese demostrado la </w:t>
      </w:r>
      <w:r>
        <w:lastRenderedPageBreak/>
        <w:t>“semiculpabilidad” del reo, es decir, cuando a pesar de haber seguido el proceso inquisitorial persistía la duda de su actuación delictiva.</w:t>
      </w:r>
      <w:r>
        <w:rPr>
          <w:rStyle w:val="Refdenotaalpie"/>
        </w:rPr>
        <w:footnoteReference w:id="58"/>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59"/>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60"/>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61"/>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62"/>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63"/>
      </w:r>
      <w:r w:rsidR="0042190A" w:rsidRPr="00B9631D">
        <w:t xml:space="preserve"> la cual consideraba que </w:t>
      </w:r>
      <w:r w:rsidR="0042190A" w:rsidRPr="00B9631D">
        <w:lastRenderedPageBreak/>
        <w:t xml:space="preserve">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4"/>
      </w:r>
      <w:r w:rsidR="0042190A" w:rsidRPr="00B9631D">
        <w:t>.</w:t>
      </w:r>
      <w:r w:rsidR="008E4E99">
        <w:t xml:space="preserve"> Castillo de Bovadilla advertía que “por causa del mucho rigor pueden los Jueces ser privados de los Oficios;”</w:t>
      </w:r>
      <w:r w:rsidR="008E4E99">
        <w:rPr>
          <w:rStyle w:val="Refdenotaalpie"/>
        </w:rPr>
        <w:footnoteReference w:id="65"/>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6"/>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67"/>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68"/>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69"/>
      </w:r>
      <w:r w:rsidRPr="00B9631D">
        <w:t xml:space="preserve"> ya que la lógica punitiva de la tradición jurídica de occidente concebía el castigo no en términos de restitución del daño sino como una estrategia </w:t>
      </w:r>
      <w:r w:rsidRPr="00B9631D">
        <w:lastRenderedPageBreak/>
        <w:t>para la prevención de los futuros crímenes</w:t>
      </w:r>
      <w:r w:rsidR="00766A7E">
        <w:t>.</w:t>
      </w:r>
      <w:r w:rsidRPr="002B6C75">
        <w:rPr>
          <w:rStyle w:val="Refdenotaalpie"/>
        </w:rPr>
        <w:footnoteReference w:id="70"/>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ut quos non allicit amor, coerceat timor</w:t>
      </w:r>
      <w:r w:rsidR="00766A7E">
        <w:t>.</w:t>
      </w:r>
      <w:r w:rsidRPr="00B9631D">
        <w:t>”</w:t>
      </w:r>
      <w:r w:rsidRPr="002B6C75">
        <w:rPr>
          <w:rStyle w:val="Refdenotaalpie"/>
        </w:rPr>
        <w:footnoteReference w:id="71"/>
      </w:r>
      <w:r w:rsidRPr="00B9631D">
        <w:t xml:space="preserve"> En este sentido, la misericordia excesiva se opondría a la justicia y se equipararía a la crueldad y la tiranía</w:t>
      </w:r>
      <w:r w:rsidR="009971E4">
        <w:t>,</w:t>
      </w:r>
      <w:r w:rsidRPr="002B6C75">
        <w:rPr>
          <w:rStyle w:val="Refdenotaalpie"/>
        </w:rPr>
        <w:footnoteReference w:id="72"/>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73"/>
      </w:r>
      <w:r w:rsidRPr="00B9631D">
        <w:t xml:space="preserve"> lo cual contradeciría un principio básico de la clemencia real que radicaba en surgir de la mera voluntad del monarca</w:t>
      </w:r>
      <w:r w:rsidR="009971E4">
        <w:t>.</w:t>
      </w:r>
      <w:r w:rsidRPr="002B6C75">
        <w:rPr>
          <w:rStyle w:val="Refdenotaalpie"/>
        </w:rPr>
        <w:footnoteReference w:id="74"/>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5"/>
      </w:r>
      <w:r w:rsidRPr="00B9631D">
        <w:t xml:space="preserve"> Según Andrés Men</w:t>
      </w:r>
      <w:r>
        <w:t>d</w:t>
      </w:r>
      <w:r w:rsidRPr="00B9631D">
        <w:t xml:space="preserve">o, perdonar a los culpados de delitos graves no era piedad sino </w:t>
      </w:r>
      <w:r w:rsidRPr="00B9631D">
        <w:lastRenderedPageBreak/>
        <w:t>“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6"/>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77"/>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78"/>
      </w:r>
      <w:r w:rsidRPr="00B9631D">
        <w:t>. Además, la severidad no contradeciría la misericordia puesto que la aplicación recta de justicia no implicaba dureza de corazón</w:t>
      </w:r>
      <w:r w:rsidRPr="002B6C75">
        <w:rPr>
          <w:rStyle w:val="Refdenotaalpie"/>
        </w:rPr>
        <w:footnoteReference w:id="79"/>
      </w:r>
      <w:r w:rsidRPr="00B9631D">
        <w:t>.</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80"/>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81"/>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82"/>
      </w:r>
      <w:r w:rsidR="00341052">
        <w:t xml:space="preserve"> En el mismo sentido, el rey </w:t>
      </w:r>
      <w:r w:rsidR="00676D37">
        <w:t xml:space="preserve">demostraba su amor, beneficio y liberalidad </w:t>
      </w:r>
      <w:r w:rsidR="00947E39">
        <w:t xml:space="preserve">a través de las </w:t>
      </w:r>
      <w:r w:rsidR="00947E39">
        <w:lastRenderedPageBreak/>
        <w:t>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83"/>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84"/>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5"/>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86"/>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87"/>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w:t>
      </w:r>
      <w:r w:rsidR="006709BF">
        <w:lastRenderedPageBreak/>
        <w:t xml:space="preserve">adversos que tuvo el abuso de dicha </w:t>
      </w:r>
      <w:r w:rsidR="002A1C33">
        <w:t>regalía</w:t>
      </w:r>
      <w:r w:rsidR="006709BF">
        <w:t>.</w:t>
      </w:r>
      <w:r w:rsidR="000C7CFA">
        <w:rPr>
          <w:rStyle w:val="Refdenotaalpie"/>
        </w:rPr>
        <w:footnoteReference w:id="88"/>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89"/>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90"/>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91"/>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92"/>
      </w:r>
      <w:r w:rsidR="00DF61A5">
        <w:t xml:space="preserve"> Volviendo al caso que sirvió como introducción a este capítulo, </w:t>
      </w:r>
      <w:r w:rsidR="00EC526A">
        <w:t xml:space="preserve">la </w:t>
      </w:r>
      <w:r w:rsidR="00EC526A">
        <w:lastRenderedPageBreak/>
        <w:t>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93"/>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94"/>
      </w:r>
    </w:p>
    <w:p w14:paraId="63D8AD71" w14:textId="033AF581" w:rsidR="00C001C4" w:rsidRDefault="00C001C4" w:rsidP="004C226D">
      <w:pPr>
        <w:rPr>
          <w:lang w:eastAsia="es-ES"/>
        </w:rPr>
      </w:pP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lastRenderedPageBreak/>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95"/>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6"/>
      </w:r>
      <w:r w:rsidR="00AF1BA2" w:rsidRPr="009956C8">
        <w:t xml:space="preserve">. Como señaló Murillo </w:t>
      </w:r>
      <w:r w:rsidR="00AF1BA2" w:rsidRPr="009956C8">
        <w:lastRenderedPageBreak/>
        <w:t>Velarde</w:t>
      </w:r>
      <w:r w:rsidR="00AF1BA2" w:rsidRPr="009956C8">
        <w:rPr>
          <w:vertAlign w:val="superscript"/>
        </w:rPr>
        <w:footnoteReference w:id="97"/>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98"/>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 xml:space="preserve">No obstante, aunque tanto en los indultos públicos y generales, como en los privados y particulares, el Soberano puede perdonar, y perdona al reo la pena impuesta por la ley, le lava de la infamia y absuelve del crímen, no perdona la pena que debe aplicarse </w:t>
      </w:r>
      <w:r w:rsidRPr="009956C8">
        <w:lastRenderedPageBreak/>
        <w:t>á la parte ofendida, ú agraviada, ni priva á esta de sus derechos y acciones particulares y propias[...]</w:t>
      </w:r>
      <w:r w:rsidRPr="009956C8">
        <w:rPr>
          <w:vertAlign w:val="superscript"/>
        </w:rPr>
        <w:footnoteReference w:id="99"/>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100"/>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268DA5" w14:textId="77777777" w:rsidR="00F31457" w:rsidRDefault="00F31457" w:rsidP="00B9631D">
      <w:pPr>
        <w:spacing w:line="240" w:lineRule="auto"/>
      </w:pPr>
      <w:r>
        <w:separator/>
      </w:r>
    </w:p>
  </w:endnote>
  <w:endnote w:type="continuationSeparator" w:id="0">
    <w:p w14:paraId="0E821500" w14:textId="77777777" w:rsidR="00F31457" w:rsidRDefault="00F31457"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AC086E" w:rsidRDefault="00AC086E">
        <w:pPr>
          <w:pStyle w:val="Piedepgina"/>
          <w:jc w:val="right"/>
        </w:pPr>
        <w:r>
          <w:fldChar w:fldCharType="begin"/>
        </w:r>
        <w:r>
          <w:instrText>PAGE   \* MERGEFORMAT</w:instrText>
        </w:r>
        <w:r>
          <w:fldChar w:fldCharType="separate"/>
        </w:r>
        <w:r w:rsidR="00D516C3" w:rsidRPr="00D516C3">
          <w:rPr>
            <w:noProof/>
            <w:lang w:val="es-ES"/>
          </w:rPr>
          <w:t>1</w:t>
        </w:r>
        <w:r>
          <w:fldChar w:fldCharType="end"/>
        </w:r>
      </w:p>
    </w:sdtContent>
  </w:sdt>
  <w:p w14:paraId="2E48E8B0" w14:textId="77777777" w:rsidR="00AC086E" w:rsidRDefault="00AC08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5BCCF" w14:textId="77777777" w:rsidR="00F31457" w:rsidRDefault="00F31457" w:rsidP="00B9631D">
      <w:pPr>
        <w:spacing w:line="240" w:lineRule="auto"/>
      </w:pPr>
      <w:r>
        <w:separator/>
      </w:r>
    </w:p>
  </w:footnote>
  <w:footnote w:type="continuationSeparator" w:id="0">
    <w:p w14:paraId="5A791E21" w14:textId="77777777" w:rsidR="00F31457" w:rsidRDefault="00F31457" w:rsidP="00B9631D">
      <w:pPr>
        <w:spacing w:line="240" w:lineRule="auto"/>
      </w:pPr>
      <w:r>
        <w:continuationSeparator/>
      </w:r>
    </w:p>
  </w:footnote>
  <w:footnote w:id="1">
    <w:p w14:paraId="5A49ACA1" w14:textId="38024009" w:rsidR="00AC086E" w:rsidRDefault="00AC086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AC086E" w:rsidRDefault="00AC086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AC086E" w:rsidRDefault="00AC086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AC086E" w:rsidRDefault="00AC086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AC086E" w:rsidRDefault="00AC086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AC086E" w:rsidRDefault="00AC086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AC086E" w:rsidRDefault="00AC086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AC086E" w:rsidRDefault="00AC086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AC086E" w:rsidRDefault="00AC086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AC086E" w:rsidRDefault="00AC086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AC086E" w:rsidRDefault="00AC086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AC086E" w:rsidRPr="00201290" w:rsidRDefault="00AC086E">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AC086E" w:rsidRDefault="00AC086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AC086E" w:rsidRDefault="00AC086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AC086E" w:rsidRDefault="00AC086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160EAB2E" w14:textId="77777777" w:rsidR="008C6989" w:rsidRPr="00573862" w:rsidRDefault="008C6989" w:rsidP="008C6989">
      <w:pPr>
        <w:pStyle w:val="Textonotapie"/>
      </w:pPr>
      <w:r w:rsidRPr="002B6C75">
        <w:rPr>
          <w:rStyle w:val="Refdenotaalpie"/>
        </w:rPr>
        <w:footnoteRef/>
      </w:r>
      <w:r>
        <w:t xml:space="preserve">  Se citaba allí la máxima evangélica que rezaba “Ninguna autoridad tendrías contra mí si no se te hubiera dado desde arriba”</w:t>
      </w:r>
      <w:r w:rsidRPr="00AE5979">
        <w:t xml:space="preserve">. </w:t>
      </w:r>
      <w:r>
        <w:t>Juan 19:11</w:t>
      </w:r>
      <w:r w:rsidRPr="00AE5979">
        <w:t>.</w:t>
      </w:r>
    </w:p>
  </w:footnote>
  <w:footnote w:id="17">
    <w:p w14:paraId="4BC9B889" w14:textId="77777777" w:rsidR="008C6989" w:rsidRPr="00573862" w:rsidRDefault="008C6989" w:rsidP="008C6989">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18">
    <w:p w14:paraId="14B93BC9" w14:textId="77777777" w:rsidR="008C6989" w:rsidRPr="002A7410" w:rsidRDefault="008C6989" w:rsidP="008C6989">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19">
    <w:p w14:paraId="21374398" w14:textId="77777777" w:rsidR="008C6989" w:rsidRPr="00C34A5D" w:rsidRDefault="008C6989" w:rsidP="008C6989">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20">
    <w:p w14:paraId="6028F330" w14:textId="77777777" w:rsidR="008C6989" w:rsidRPr="00475EAF" w:rsidRDefault="008C6989" w:rsidP="008C6989">
      <w:pPr>
        <w:pStyle w:val="Textonotapie"/>
      </w:pPr>
      <w:r w:rsidRPr="002B6C75">
        <w:rPr>
          <w:rStyle w:val="Refdenotaalpie"/>
        </w:rPr>
        <w:footnoteRef/>
      </w:r>
      <w:r>
        <w:t xml:space="preserve">  </w:t>
      </w:r>
      <w:r w:rsidRPr="009219E6">
        <w:t>Antonio de Elizondo,</w:t>
      </w:r>
      <w:r w:rsidRPr="009219E6">
        <w:rPr>
          <w:i/>
        </w:rPr>
        <w:t xml:space="preserve"> Práctica universal forense y de tribunales</w:t>
      </w:r>
      <w:r>
        <w:t>...</w:t>
      </w:r>
      <w:r w:rsidRPr="009219E6">
        <w:t>, Vol. 5</w:t>
      </w:r>
      <w:r>
        <w:t xml:space="preserve">, </w:t>
      </w:r>
      <w:r w:rsidRPr="009219E6">
        <w:t>Parte II, Cap</w:t>
      </w:r>
      <w:r>
        <w:t>.</w:t>
      </w:r>
      <w:r w:rsidRPr="009219E6">
        <w:t xml:space="preserve"> XIV, n. 1.</w:t>
      </w:r>
      <w:r>
        <w:t xml:space="preserve"> “Y está tan unido a la Magestad, que ni por pacto puede el Principe privarse dél, ni desnudarse de esta Suprema Regalia”. López de Cuéllar, </w:t>
      </w:r>
      <w:r>
        <w:rPr>
          <w:i/>
        </w:rPr>
        <w:t>Tratado iuridico-politico</w:t>
      </w:r>
      <w:r>
        <w:t>, n. 15.</w:t>
      </w:r>
    </w:p>
  </w:footnote>
  <w:footnote w:id="21">
    <w:p w14:paraId="1E065188" w14:textId="77777777" w:rsidR="008C6989" w:rsidRPr="000974C4" w:rsidRDefault="008C6989" w:rsidP="008C6989">
      <w:pPr>
        <w:pStyle w:val="Textonotapie"/>
      </w:pPr>
      <w:r w:rsidRPr="002B6C75">
        <w:rPr>
          <w:rStyle w:val="Refdenotaalpie"/>
        </w:rPr>
        <w:footnoteRef/>
      </w:r>
      <w:r w:rsidRPr="000974C4">
        <w:t xml:space="preserve"> López de Cuéllar, </w:t>
      </w:r>
      <w:r w:rsidRPr="000974C4">
        <w:rPr>
          <w:i/>
        </w:rPr>
        <w:t>Tratado iuridico-politico</w:t>
      </w:r>
      <w:r>
        <w:t>, n. 14.</w:t>
      </w:r>
    </w:p>
  </w:footnote>
  <w:footnote w:id="22">
    <w:p w14:paraId="0EAD005D" w14:textId="016DA8C5" w:rsidR="007C7C94" w:rsidRDefault="007C7C94">
      <w:pPr>
        <w:pStyle w:val="Textonotapie"/>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22},"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7C7C94">
        <w:rPr>
          <w:rFonts w:cs="Times New Roman"/>
          <w:szCs w:val="24"/>
        </w:rPr>
        <w:t xml:space="preserve">Paolo Prodi, </w:t>
      </w:r>
      <w:r w:rsidRPr="007C7C94">
        <w:rPr>
          <w:rFonts w:cs="Times New Roman"/>
          <w:i/>
          <w:iCs/>
          <w:szCs w:val="24"/>
        </w:rPr>
        <w:t>Una historia de la justicia: de la pluralidad de fueros al dualismo moderno entre conciencia y derecho</w:t>
      </w:r>
      <w:r w:rsidRPr="007C7C94">
        <w:rPr>
          <w:rFonts w:cs="Times New Roman"/>
          <w:szCs w:val="24"/>
        </w:rPr>
        <w:t>, trad. Luciano Padilla López (Madrid: Katz Editores, 2008), 39.</w:t>
      </w:r>
      <w:r>
        <w:fldChar w:fldCharType="end"/>
      </w:r>
    </w:p>
  </w:footnote>
  <w:footnote w:id="23">
    <w:p w14:paraId="40528A1E" w14:textId="12C33A88" w:rsidR="00126721" w:rsidRDefault="00126721">
      <w:pPr>
        <w:pStyle w:val="Textonotapie"/>
      </w:pPr>
      <w:r>
        <w:rPr>
          <w:rStyle w:val="Refdenotaalpie"/>
        </w:rPr>
        <w:footnoteRef/>
      </w:r>
      <w:r>
        <w:t xml:space="preserve"> </w:t>
      </w:r>
      <w:r>
        <w:fldChar w:fldCharType="begin"/>
      </w:r>
      <w:r w:rsidR="007C7C94">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23},"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00722CBD" w:rsidRPr="00722CBD">
        <w:rPr>
          <w:rFonts w:cs="Times New Roman"/>
          <w:szCs w:val="24"/>
        </w:rPr>
        <w:t xml:space="preserve">Carlos Garriga Acosta, “Justicia animada: dispositivos de la justicia en la monarquía católica”, en </w:t>
      </w:r>
      <w:r w:rsidR="00722CBD" w:rsidRPr="00722CBD">
        <w:rPr>
          <w:rFonts w:cs="Times New Roman"/>
          <w:i/>
          <w:iCs/>
          <w:szCs w:val="24"/>
        </w:rPr>
        <w:t>De justicia de jueces a justicia de leyes: hacia la España de 1870</w:t>
      </w:r>
      <w:r w:rsidR="00722CBD" w:rsidRPr="00722CBD">
        <w:rPr>
          <w:rFonts w:cs="Times New Roman"/>
          <w:szCs w:val="24"/>
        </w:rPr>
        <w:t>, ed. Marta Lorente Sariñena, Cuadernos de derecho judicial, VI–2006 (Madrid: Consejo General del Poder Judicial, 2007), 99.</w:t>
      </w:r>
      <w:r>
        <w:fldChar w:fldCharType="end"/>
      </w:r>
    </w:p>
  </w:footnote>
  <w:footnote w:id="24">
    <w:p w14:paraId="6877533F" w14:textId="021FF8F7" w:rsidR="00126721" w:rsidRDefault="00126721">
      <w:pPr>
        <w:pStyle w:val="Textonotapie"/>
      </w:pPr>
      <w:r>
        <w:rPr>
          <w:rStyle w:val="Refdenotaalpie"/>
        </w:rPr>
        <w:footnoteRef/>
      </w:r>
      <w:r>
        <w:t xml:space="preserve"> </w:t>
      </w:r>
      <w:r>
        <w:fldChar w:fldCharType="begin"/>
      </w:r>
      <w:r w:rsidR="007C7C94">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24},"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00722CBD" w:rsidRPr="00722CBD">
        <w:rPr>
          <w:rFonts w:cs="Times New Roman"/>
          <w:szCs w:val="24"/>
        </w:rPr>
        <w:t xml:space="preserve">Pedro Ruiz Torres, “Los límites del reformismo del siglo XVIII en España”, en </w:t>
      </w:r>
      <w:r w:rsidR="00722CBD" w:rsidRPr="00722CBD">
        <w:rPr>
          <w:rFonts w:cs="Times New Roman"/>
          <w:i/>
          <w:iCs/>
          <w:szCs w:val="24"/>
        </w:rPr>
        <w:t>El nacimiento y la construcción del estado moderno: homenaje a Jaume Vicens Vives</w:t>
      </w:r>
      <w:r w:rsidR="00722CBD" w:rsidRPr="00722CBD">
        <w:rPr>
          <w:rFonts w:cs="Times New Roman"/>
          <w:szCs w:val="24"/>
        </w:rPr>
        <w:t>, ed. Joaquim Albareda Salvadó y Marició Janué i Miret, Història (Valencia: Universitat de València, 2011), 130.</w:t>
      </w:r>
      <w:r>
        <w:fldChar w:fldCharType="end"/>
      </w:r>
    </w:p>
  </w:footnote>
  <w:footnote w:id="25">
    <w:p w14:paraId="5C2C6797" w14:textId="77777777" w:rsidR="000F0EAD" w:rsidRPr="00E341E0" w:rsidRDefault="000F0EAD" w:rsidP="000F0EAD">
      <w:pPr>
        <w:pStyle w:val="Textonotapie"/>
      </w:pPr>
      <w:r>
        <w:rPr>
          <w:rStyle w:val="Refdenotaalpie"/>
        </w:rPr>
        <w:footnoteRef/>
      </w:r>
      <w:r>
        <w:t xml:space="preserve"> Mariana, </w:t>
      </w:r>
      <w:r>
        <w:rPr>
          <w:i/>
        </w:rPr>
        <w:t>La dignidad real</w:t>
      </w:r>
      <w:r>
        <w:t>, lib. I, cap. I.</w:t>
      </w:r>
    </w:p>
  </w:footnote>
  <w:footnote w:id="26">
    <w:p w14:paraId="2E8EEED6" w14:textId="77777777" w:rsidR="000F0EAD" w:rsidRPr="00573862" w:rsidRDefault="000F0EAD" w:rsidP="000F0EAD">
      <w:pPr>
        <w:pStyle w:val="Textonotapie"/>
      </w:pPr>
      <w:r w:rsidRPr="002B6C75">
        <w:rPr>
          <w:rStyle w:val="Refdenotaalpie"/>
        </w:rPr>
        <w:footnoteRef/>
      </w:r>
      <w:r>
        <w:t xml:space="preserve">  Se cita allí la máxima evangélica que rezaba “Ninguna autoridad tendrías contra mí si no se te hubiera dado desde arriba”</w:t>
      </w:r>
      <w:r w:rsidRPr="00AE5979">
        <w:t xml:space="preserve">. </w:t>
      </w:r>
      <w:r>
        <w:t>Jn 19:11</w:t>
      </w:r>
      <w:r w:rsidRPr="00AE5979">
        <w:t>.</w:t>
      </w:r>
    </w:p>
  </w:footnote>
  <w:footnote w:id="27">
    <w:p w14:paraId="3C6D5F8F" w14:textId="77777777" w:rsidR="000F0EAD" w:rsidRPr="00573862" w:rsidRDefault="000F0EAD" w:rsidP="000F0EAD">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28">
    <w:p w14:paraId="4AF7C64B" w14:textId="77777777" w:rsidR="000F0EAD" w:rsidRPr="002A7410" w:rsidRDefault="000F0EAD" w:rsidP="000F0EAD">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29">
    <w:p w14:paraId="1E7F00D1" w14:textId="77777777" w:rsidR="000F0EAD" w:rsidRPr="00C34A5D" w:rsidRDefault="000F0EAD" w:rsidP="000F0EAD">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30">
    <w:p w14:paraId="094F160A" w14:textId="77777777" w:rsidR="000F0EAD" w:rsidRPr="00653A46" w:rsidRDefault="000F0EAD" w:rsidP="000F0EAD">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31">
    <w:p w14:paraId="3A0D3561" w14:textId="4E45DDF1"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32">
    <w:p w14:paraId="27C5A979" w14:textId="77777777" w:rsidR="000F0EAD" w:rsidRPr="005A04A0" w:rsidRDefault="000F0EAD" w:rsidP="000F0EAD">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33">
    <w:p w14:paraId="65035BA0" w14:textId="663DF2A4"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34">
    <w:p w14:paraId="293F495C" w14:textId="08EF325C" w:rsidR="00AC086E" w:rsidRPr="00F35A64" w:rsidRDefault="00AC086E">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rsidR="007C7C94">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35">
    <w:p w14:paraId="51A12FDE" w14:textId="2128BFA4" w:rsidR="00AC086E" w:rsidRPr="001E0330" w:rsidRDefault="00AC086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36">
    <w:p w14:paraId="1335ECE5" w14:textId="6E7B88AE" w:rsidR="00AC086E" w:rsidRPr="00C24EFF" w:rsidRDefault="00AC086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7">
    <w:p w14:paraId="448F145B" w14:textId="706F5356" w:rsidR="00AC086E" w:rsidRPr="009A7156" w:rsidRDefault="00AC086E">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8">
    <w:p w14:paraId="0835D4FA" w14:textId="77469138" w:rsidR="00AC086E" w:rsidRDefault="00AC086E">
      <w:pPr>
        <w:pStyle w:val="Textonotapie"/>
      </w:pPr>
      <w:r>
        <w:rPr>
          <w:rStyle w:val="Refdenotaalpie"/>
        </w:rPr>
        <w:footnoteRef/>
      </w:r>
      <w:r>
        <w:t xml:space="preserve"> Ribadeneyra, </w:t>
      </w:r>
      <w:r>
        <w:rPr>
          <w:i/>
        </w:rPr>
        <w:t>Tratado de la religión y las virtudes</w:t>
      </w:r>
      <w:r>
        <w:t>, lib. II, cap. IX.</w:t>
      </w:r>
    </w:p>
  </w:footnote>
  <w:footnote w:id="39">
    <w:p w14:paraId="2A69C54E" w14:textId="6962A900" w:rsidR="00AC086E" w:rsidRDefault="00AC086E">
      <w:pPr>
        <w:pStyle w:val="Textonotapie"/>
      </w:pPr>
      <w:r>
        <w:rPr>
          <w:rStyle w:val="Refdenotaalpie"/>
        </w:rPr>
        <w:footnoteRef/>
      </w:r>
      <w:r>
        <w:t xml:space="preserve"> Véase el “sentido estricto” del indulto según </w:t>
      </w:r>
      <w:r>
        <w:fldChar w:fldCharType="begin"/>
      </w:r>
      <w:r w:rsidR="007C7C94">
        <w:instrText xml:space="preserve"> ADDIN ZOTERO_ITEM CSL_CITATION {"citationID":"LXvsdfe3","properties":{"formattedCitation":"Mar\\uc0\\u237{}a Inmaculada Rodr\\uc0\\u237{}guez Flores, {\\i{}El perd\\uc0\\u243{}n real en Castilla (siglos XIII-XVIII)} (Salamanca: Universidad de Salamanca, 1971), 15.","plainCitation":"María Inmaculada Rodríguez Flores, El perdón real en Castilla (siglos XIII-XVIII) (Salamanca: Universidad de Salamanca, 1971), 15.","noteIndex":3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0560AE">
        <w:rPr>
          <w:rFonts w:cs="Times New Roman"/>
          <w:szCs w:val="24"/>
        </w:rPr>
        <w:t xml:space="preserve">María Inmaculada Rodríguez Flores, </w:t>
      </w:r>
      <w:r w:rsidRPr="000560AE">
        <w:rPr>
          <w:rFonts w:cs="Times New Roman"/>
          <w:i/>
          <w:iCs/>
          <w:szCs w:val="24"/>
        </w:rPr>
        <w:t>El perdón real en Castilla (siglos XIII-XVIII)</w:t>
      </w:r>
      <w:r w:rsidRPr="000560AE">
        <w:rPr>
          <w:rFonts w:cs="Times New Roman"/>
          <w:szCs w:val="24"/>
        </w:rPr>
        <w:t xml:space="preserve"> (Salamanca: Universidad de Salamanca, 1971), 15.</w:t>
      </w:r>
      <w:r>
        <w:fldChar w:fldCharType="end"/>
      </w:r>
    </w:p>
  </w:footnote>
  <w:footnote w:id="40">
    <w:p w14:paraId="735C36CF" w14:textId="19DD8C35" w:rsidR="00AC086E" w:rsidRPr="0047499D" w:rsidRDefault="00AC086E">
      <w:pPr>
        <w:pStyle w:val="Textonotapie"/>
      </w:pPr>
      <w:r>
        <w:rPr>
          <w:rStyle w:val="Refdenotaalpie"/>
        </w:rPr>
        <w:footnoteRef/>
      </w:r>
      <w:r>
        <w:t xml:space="preserve"> Acerca de las acciones indebidas de los magistrados véase </w:t>
      </w:r>
      <w:r>
        <w:fldChar w:fldCharType="begin"/>
      </w:r>
      <w:r w:rsidR="007C7C94">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40},"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rsidR="007C7C94">
        <w:instrText xml:space="preserve"> ADDIN ZOTERO_ITEM CSL_CITATION {"citationID":"v90I5hao","properties":{"formattedCitation":"Garriga Acosta, \\uc0\\u8220{}Justicia animada\\uc0\\u8221{}, 90\\uc0\\u8211{}99.","plainCitation":"Garriga Acosta, “Justicia animada”, 90–99.","noteIndex":40},"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00722CBD" w:rsidRPr="00722CBD">
        <w:rPr>
          <w:rFonts w:cs="Times New Roman"/>
          <w:szCs w:val="24"/>
        </w:rPr>
        <w:t>Garriga Acosta, “Justicia animada”,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41">
    <w:p w14:paraId="6C560A05" w14:textId="7D9AA335" w:rsidR="00AC086E" w:rsidRPr="00D215CF" w:rsidRDefault="00AC086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42">
    <w:p w14:paraId="6979BDE5" w14:textId="77777777" w:rsidR="00AC086E" w:rsidRPr="004F2AE6" w:rsidRDefault="00AC086E"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43">
    <w:p w14:paraId="0DDAD7A7" w14:textId="628F21E5" w:rsidR="00AC086E" w:rsidRDefault="00AC086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rsidR="007C7C94">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43},"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44">
    <w:p w14:paraId="501A1615" w14:textId="67E265A0" w:rsidR="00AC086E" w:rsidRPr="00265A20" w:rsidRDefault="00AC086E">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5">
    <w:p w14:paraId="66F64105" w14:textId="77777777" w:rsidR="00AC086E" w:rsidRPr="00515929" w:rsidRDefault="00AC086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6">
    <w:p w14:paraId="4944A0CE" w14:textId="5B8BF27A" w:rsidR="00AC086E" w:rsidRPr="00827997" w:rsidRDefault="00AC086E" w:rsidP="00D10A0A">
      <w:pPr>
        <w:pStyle w:val="Textonotapie"/>
      </w:pPr>
      <w:r w:rsidRPr="002B6C75">
        <w:rPr>
          <w:rStyle w:val="Refdenotaalpie"/>
        </w:rPr>
        <w:footnoteRef/>
      </w:r>
      <w:r>
        <w:t xml:space="preserve"> </w:t>
      </w:r>
      <w:r>
        <w:fldChar w:fldCharType="begin"/>
      </w:r>
      <w:r w:rsidR="007C7C94">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6},"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7">
    <w:p w14:paraId="2C2837B2" w14:textId="3863E5C7" w:rsidR="00AC086E" w:rsidRDefault="00AC086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8">
    <w:p w14:paraId="4D5531B0" w14:textId="7AE25A4D" w:rsidR="00AC086E" w:rsidRDefault="00AC086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49">
    <w:p w14:paraId="10D30FAE" w14:textId="6764462E" w:rsidR="00AC086E" w:rsidRDefault="00AC086E">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50">
    <w:p w14:paraId="4290A584" w14:textId="1D166FF6" w:rsidR="00AC086E" w:rsidRPr="00447B8C" w:rsidRDefault="00AC086E"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w:t>
      </w:r>
    </w:p>
  </w:footnote>
  <w:footnote w:id="51">
    <w:p w14:paraId="422AA2D4" w14:textId="1405477B" w:rsidR="00AC086E" w:rsidRDefault="00AC086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52">
    <w:p w14:paraId="78B56BBD" w14:textId="354A2DFC" w:rsidR="00AC086E" w:rsidRPr="00AA0E9B" w:rsidRDefault="00AC086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53">
    <w:p w14:paraId="62F331DC" w14:textId="7A5FE51E" w:rsidR="00AC086E" w:rsidRPr="00AA0E9B" w:rsidRDefault="00AC086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4">
    <w:p w14:paraId="26CCBD09" w14:textId="19577DAF" w:rsidR="00AC086E" w:rsidRPr="00734344" w:rsidRDefault="00AC086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5">
    <w:p w14:paraId="669686E5" w14:textId="77777777" w:rsidR="00AC086E" w:rsidRPr="00137320" w:rsidRDefault="00AC086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6">
    <w:p w14:paraId="37C1F667" w14:textId="7E091FB1"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rsidR="007C7C94">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57">
    <w:p w14:paraId="2716A6E2" w14:textId="56730CC7"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al28obnw","properties":{"formattedCitation":"Calder\\uc0\\u243{}n de la Barca, {\\i{}El indulto general}, 9\\uc0\\u8211{}10.","plainCitation":"Calderón de la Barca, El indulto general, 9–10.","noteIndex":5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58">
    <w:p w14:paraId="2B0D014C" w14:textId="19A6E242"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m0owZl73","properties":{"formattedCitation":"Tom\\uc0\\u225{}s y Valiente, \\uc0\\u8220{}\\uc0\\u171{}In dubio pro reo\\uc0\\u187{}\\uc0\\u8221{}, 12\\uc0\\u8211{}13.","plainCitation":"Tomás y Valiente, “«In dubio pro reo»”, 12–13.","noteIndex":5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59">
    <w:p w14:paraId="5CDB52B6" w14:textId="266A3C5D"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pNUEkrH4","properties":{"formattedCitation":"Tom\\uc0\\u225{}s y Valiente, 12.","plainCitation":"Tomás y Valiente, 12.","noteIndex":5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60">
    <w:p w14:paraId="6500F0C6" w14:textId="77777777" w:rsidR="00AC086E" w:rsidRDefault="00AC086E" w:rsidP="000B2B9E">
      <w:pPr>
        <w:pStyle w:val="Textonotapie"/>
      </w:pPr>
      <w:r>
        <w:rPr>
          <w:rStyle w:val="Refdenotaalpie"/>
        </w:rPr>
        <w:footnoteRef/>
      </w:r>
      <w:r>
        <w:t xml:space="preserve"> Referencia en el original a tres citas bíblicas: Mt 12:7, Sal 106, Pr 3:3.</w:t>
      </w:r>
    </w:p>
  </w:footnote>
  <w:footnote w:id="61">
    <w:p w14:paraId="7021C1E8" w14:textId="472C3A8A" w:rsidR="00AC086E" w:rsidRPr="002E634A" w:rsidRDefault="00AC086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62">
    <w:p w14:paraId="038FB7BD" w14:textId="71B1901E" w:rsidR="00AC086E" w:rsidRPr="0042190A" w:rsidRDefault="00AC086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63">
    <w:p w14:paraId="3B8870CD" w14:textId="0753EB86" w:rsidR="00AC086E" w:rsidRPr="00C44AAB" w:rsidRDefault="00AC086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4">
    <w:p w14:paraId="7C5C4994" w14:textId="77777777" w:rsidR="00AC086E" w:rsidRPr="001155D2" w:rsidRDefault="00AC086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5">
    <w:p w14:paraId="34A0353E" w14:textId="77777777" w:rsidR="00AC086E" w:rsidRPr="00C054C4" w:rsidRDefault="00AC086E"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6">
    <w:p w14:paraId="0127643E" w14:textId="77777777" w:rsidR="00AC086E" w:rsidRDefault="00AC086E" w:rsidP="008E4E99">
      <w:pPr>
        <w:pStyle w:val="Textonotapie"/>
      </w:pPr>
      <w:r>
        <w:rPr>
          <w:rStyle w:val="Refdenotaalpie"/>
        </w:rPr>
        <w:footnoteRef/>
      </w:r>
      <w:r>
        <w:t xml:space="preserve"> Castillo de Bovadilla, lib. III, cap. XII, núm. 7.</w:t>
      </w:r>
    </w:p>
  </w:footnote>
  <w:footnote w:id="67">
    <w:p w14:paraId="5F3D5465" w14:textId="77777777" w:rsidR="00AC086E" w:rsidRPr="00C05F45" w:rsidRDefault="00AC086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68">
    <w:p w14:paraId="147A2B6E" w14:textId="14CFF7D3" w:rsidR="00AC086E" w:rsidRPr="003A403C" w:rsidRDefault="00AC086E"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69">
    <w:p w14:paraId="2DE0CAD7" w14:textId="5830E643" w:rsidR="00AC086E" w:rsidRPr="008E4E99" w:rsidRDefault="00AC086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70">
    <w:p w14:paraId="23D27692" w14:textId="04EBEFF4" w:rsidR="00AC086E" w:rsidRPr="000560AE" w:rsidRDefault="00AC086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rsidR="007C7C94">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70},"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71">
    <w:p w14:paraId="5C1B780F" w14:textId="26E3BDBC" w:rsidR="00AC086E" w:rsidRPr="00185E50" w:rsidRDefault="00AC086E"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72">
    <w:p w14:paraId="24D9BA0F" w14:textId="77777777" w:rsidR="00AC086E" w:rsidRPr="009D2BC9" w:rsidRDefault="00AC086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73">
    <w:p w14:paraId="4FC3866C" w14:textId="77777777" w:rsidR="00AC086E" w:rsidRPr="00573862" w:rsidRDefault="00AC086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4">
    <w:p w14:paraId="1B08C730" w14:textId="3B71E26C" w:rsidR="00AC086E" w:rsidRDefault="00AC086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rsidR="007C7C94">
        <w:instrText xml:space="preserve"> ADDIN ZOTERO_ITEM CSL_CITATION {"citationID":"0wHfMMhw","properties":{"formattedCitation":"Rodr\\uc0\\u237{}guez Flores, {\\i{}El perd\\uc0\\u243{}n real}, 14.","plainCitation":"Rodríguez Flores, El perdón real, 14.","noteIndex":7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75">
    <w:p w14:paraId="3ACE29C5" w14:textId="2E92173B" w:rsidR="00AC086E" w:rsidRPr="00090E5A" w:rsidRDefault="00AC086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rsidR="007C7C94">
        <w:instrText xml:space="preserve"> ADDIN ZOTERO_ITEM CSL_CITATION {"citationID":"fI73Vgkx","properties":{"formattedCitation":"Prodi, {\\i{}Una historia de la justicia}, 42.","plainCitation":"Prodi, Una historia de la justicia, 42.","noteIndex":7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007C7C94" w:rsidRPr="007C7C94">
        <w:rPr>
          <w:rFonts w:cs="Times New Roman"/>
          <w:szCs w:val="24"/>
        </w:rPr>
        <w:t xml:space="preserve">Prodi, </w:t>
      </w:r>
      <w:r w:rsidR="007C7C94" w:rsidRPr="007C7C94">
        <w:rPr>
          <w:rFonts w:cs="Times New Roman"/>
          <w:i/>
          <w:iCs/>
          <w:szCs w:val="24"/>
        </w:rPr>
        <w:t>Una historia de la justicia</w:t>
      </w:r>
      <w:r w:rsidR="007C7C94" w:rsidRPr="007C7C94">
        <w:rPr>
          <w:rFonts w:cs="Times New Roman"/>
          <w:szCs w:val="24"/>
        </w:rPr>
        <w:t>, 42.</w:t>
      </w:r>
      <w:r>
        <w:fldChar w:fldCharType="end"/>
      </w:r>
    </w:p>
  </w:footnote>
  <w:footnote w:id="76">
    <w:p w14:paraId="1225404A" w14:textId="77777777" w:rsidR="00AC086E" w:rsidRPr="00273553" w:rsidRDefault="00AC086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77">
    <w:p w14:paraId="3A200291" w14:textId="77777777" w:rsidR="00AC086E" w:rsidRPr="00B3069B" w:rsidRDefault="00AC086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78">
    <w:p w14:paraId="790F4A8A" w14:textId="0FF357B8" w:rsidR="00AC086E" w:rsidRPr="000560AE" w:rsidRDefault="00AC086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79">
    <w:p w14:paraId="5AAB967A" w14:textId="77777777" w:rsidR="00AC086E" w:rsidRPr="008E4E99" w:rsidRDefault="00AC086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80">
    <w:p w14:paraId="11F3A4B0" w14:textId="13956F4E" w:rsidR="00AC086E" w:rsidRDefault="00AC086E">
      <w:pPr>
        <w:pStyle w:val="Textonotapie"/>
      </w:pPr>
      <w:r>
        <w:rPr>
          <w:rStyle w:val="Refdenotaalpie"/>
        </w:rPr>
        <w:footnoteRef/>
      </w:r>
      <w:r>
        <w:t xml:space="preserve"> </w:t>
      </w:r>
      <w:r>
        <w:fldChar w:fldCharType="begin"/>
      </w:r>
      <w:r w:rsidR="007C7C94">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8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81">
    <w:p w14:paraId="5EA2974A" w14:textId="202D8092" w:rsidR="00AC086E" w:rsidRDefault="00AC086E">
      <w:pPr>
        <w:pStyle w:val="Textonotapie"/>
      </w:pPr>
      <w:r>
        <w:rPr>
          <w:rStyle w:val="Refdenotaalpie"/>
        </w:rPr>
        <w:footnoteRef/>
      </w:r>
      <w:r>
        <w:t xml:space="preserve"> </w:t>
      </w:r>
      <w:r>
        <w:fldChar w:fldCharType="begin"/>
      </w:r>
      <w:r w:rsidR="007C7C94">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82">
    <w:p w14:paraId="28F2A1EE" w14:textId="419C4726" w:rsidR="00AC086E" w:rsidRDefault="00AC086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83">
    <w:p w14:paraId="765A4B8A" w14:textId="774D3E61" w:rsidR="00AC086E" w:rsidRDefault="00AC086E">
      <w:pPr>
        <w:pStyle w:val="Textonotapie"/>
      </w:pPr>
      <w:r>
        <w:rPr>
          <w:rStyle w:val="Refdenotaalpie"/>
        </w:rPr>
        <w:footnoteRef/>
      </w:r>
      <w:r>
        <w:t xml:space="preserve"> </w:t>
      </w:r>
      <w:r>
        <w:fldChar w:fldCharType="begin"/>
      </w:r>
      <w:r w:rsidR="007C7C94">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84">
    <w:p w14:paraId="79021727" w14:textId="0D3F2378" w:rsidR="00AC086E" w:rsidRPr="00BA76C0" w:rsidRDefault="00AC086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5">
    <w:p w14:paraId="0B7D8553" w14:textId="63D20E3E" w:rsidR="00AC086E" w:rsidRDefault="00AC086E">
      <w:pPr>
        <w:pStyle w:val="Textonotapie"/>
      </w:pPr>
      <w:r>
        <w:rPr>
          <w:rStyle w:val="Refdenotaalpie"/>
        </w:rPr>
        <w:footnoteRef/>
      </w:r>
      <w:r>
        <w:t xml:space="preserve"> </w:t>
      </w:r>
      <w:r>
        <w:fldChar w:fldCharType="begin"/>
      </w:r>
      <w:r w:rsidR="007C7C94">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86">
    <w:p w14:paraId="2CBAA388" w14:textId="0EFDB417" w:rsidR="00AC086E" w:rsidRDefault="00AC086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87">
    <w:p w14:paraId="4AB2DC3B" w14:textId="51D45B8A" w:rsidR="00AC086E" w:rsidRDefault="00AC086E">
      <w:pPr>
        <w:pStyle w:val="Textonotapie"/>
      </w:pPr>
      <w:r>
        <w:rPr>
          <w:rStyle w:val="Refdenotaalpie"/>
        </w:rPr>
        <w:footnoteRef/>
      </w:r>
      <w:r>
        <w:t xml:space="preserve"> </w:t>
      </w:r>
      <w:r>
        <w:fldChar w:fldCharType="begin"/>
      </w:r>
      <w:r w:rsidR="007C7C94">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88">
    <w:p w14:paraId="0B2564F6" w14:textId="0CC97D56" w:rsidR="00AC086E" w:rsidRDefault="00AC086E">
      <w:pPr>
        <w:pStyle w:val="Textonotapie"/>
      </w:pPr>
      <w:r>
        <w:rPr>
          <w:rStyle w:val="Refdenotaalpie"/>
        </w:rPr>
        <w:footnoteRef/>
      </w:r>
      <w:r>
        <w:t xml:space="preserve"> Al respecto resalto el trabajo compilatorio de </w:t>
      </w:r>
      <w:r>
        <w:fldChar w:fldCharType="begin"/>
      </w:r>
      <w:r w:rsidR="007C7C94">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89">
    <w:p w14:paraId="7DD94F36" w14:textId="2830DDD9" w:rsidR="00AC086E" w:rsidRPr="008F36FD" w:rsidRDefault="00AC086E">
      <w:pPr>
        <w:pStyle w:val="Textonotapie"/>
        <w:rPr>
          <w:lang w:val="fr-FR"/>
        </w:rPr>
      </w:pPr>
      <w:r>
        <w:rPr>
          <w:rStyle w:val="Refdenotaalpie"/>
        </w:rPr>
        <w:footnoteRef/>
      </w:r>
      <w:r w:rsidRPr="008F36FD">
        <w:rPr>
          <w:lang w:val="fr-FR"/>
        </w:rPr>
        <w:t xml:space="preserve"> </w:t>
      </w:r>
      <w:r>
        <w:fldChar w:fldCharType="begin"/>
      </w:r>
      <w:r w:rsidR="007C7C94">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90">
    <w:p w14:paraId="5285D108" w14:textId="3571AFDB" w:rsidR="00AC086E" w:rsidRDefault="00AC086E">
      <w:pPr>
        <w:pStyle w:val="Textonotapie"/>
      </w:pPr>
      <w:r>
        <w:rPr>
          <w:rStyle w:val="Refdenotaalpie"/>
        </w:rPr>
        <w:footnoteRef/>
      </w:r>
      <w:r>
        <w:t xml:space="preserve"> </w:t>
      </w:r>
      <w:r>
        <w:fldChar w:fldCharType="begin"/>
      </w:r>
      <w:r w:rsidR="007C7C94">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9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91">
    <w:p w14:paraId="782BC615" w14:textId="76DC3E0D" w:rsidR="00AC086E" w:rsidRDefault="00AC086E" w:rsidP="003B65A6">
      <w:pPr>
        <w:pStyle w:val="Textonotapie"/>
      </w:pPr>
      <w:r>
        <w:rPr>
          <w:rStyle w:val="Refdenotaalpie"/>
        </w:rPr>
        <w:footnoteRef/>
      </w:r>
      <w:r>
        <w:t xml:space="preserve"> </w:t>
      </w:r>
      <w:r>
        <w:fldChar w:fldCharType="begin"/>
      </w:r>
      <w:r w:rsidR="007C7C94">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92">
    <w:p w14:paraId="2CF4D1B5" w14:textId="3DFDF817" w:rsidR="00AC086E" w:rsidRDefault="00AC086E">
      <w:pPr>
        <w:pStyle w:val="Textonotapie"/>
      </w:pPr>
      <w:r>
        <w:rPr>
          <w:rStyle w:val="Refdenotaalpie"/>
        </w:rPr>
        <w:footnoteRef/>
      </w:r>
      <w:r>
        <w:t xml:space="preserve"> </w:t>
      </w:r>
      <w:r>
        <w:fldChar w:fldCharType="begin"/>
      </w:r>
      <w:r w:rsidR="007C7C94">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93">
    <w:p w14:paraId="50EA41B8" w14:textId="7EF4D8E8" w:rsidR="00AC086E" w:rsidRDefault="00AC086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94">
    <w:p w14:paraId="7C5A3E76" w14:textId="64564A5B" w:rsidR="00AC086E" w:rsidRDefault="00AC086E">
      <w:pPr>
        <w:pStyle w:val="Textonotapie"/>
      </w:pPr>
      <w:r>
        <w:rPr>
          <w:rStyle w:val="Refdenotaalpie"/>
        </w:rPr>
        <w:footnoteRef/>
      </w:r>
      <w:r>
        <w:t xml:space="preserve"> Saavedra Fajardo, emp. 11, lema “ex pulsu noscitur”. Las referencias bíblicas tomadas por Saavedra son Eccl. 5:4 y Eccl. 4:34.</w:t>
      </w:r>
    </w:p>
  </w:footnote>
  <w:footnote w:id="95">
    <w:p w14:paraId="38459F24" w14:textId="4B8BFFCB" w:rsidR="00AC086E" w:rsidRDefault="00AC086E">
      <w:pPr>
        <w:pStyle w:val="Textonotapie"/>
      </w:pPr>
      <w:r>
        <w:rPr>
          <w:rStyle w:val="Refdenotaalpie"/>
        </w:rPr>
        <w:footnoteRef/>
      </w:r>
      <w:r w:rsidRPr="00912BF7">
        <w:t xml:space="preserve"> </w:t>
      </w:r>
      <w:r>
        <w:fldChar w:fldCharType="begin"/>
      </w:r>
      <w:r w:rsidR="007C7C94">
        <w:instrText xml:space="preserve"> ADDIN ZOTERO_ITEM CSL_CITATION {"citationID":"qKtJVnvG","properties":{"formattedCitation":"Prodi, {\\i{}Una historia de la justicia}, 42.","plainCitation":"Prodi, Una historia de la justicia, 42.","noteIndex":9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090E5A">
        <w:rPr>
          <w:rFonts w:cs="Times New Roman"/>
          <w:szCs w:val="24"/>
        </w:rPr>
        <w:t xml:space="preserve">Prodi, </w:t>
      </w:r>
      <w:r w:rsidRPr="00090E5A">
        <w:rPr>
          <w:rFonts w:cs="Times New Roman"/>
          <w:i/>
          <w:iCs/>
          <w:szCs w:val="24"/>
        </w:rPr>
        <w:t>Una historia de la justicia</w:t>
      </w:r>
      <w:r w:rsidRPr="00090E5A">
        <w:rPr>
          <w:rFonts w:cs="Times New Roman"/>
          <w:szCs w:val="24"/>
        </w:rPr>
        <w:t>, 42.</w:t>
      </w:r>
      <w:r>
        <w:fldChar w:fldCharType="end"/>
      </w:r>
    </w:p>
  </w:footnote>
  <w:footnote w:id="96">
    <w:p w14:paraId="6859A76C" w14:textId="1DFFF776" w:rsidR="00AC086E" w:rsidRPr="003C35C1" w:rsidRDefault="00AC086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97">
    <w:p w14:paraId="5278C48F" w14:textId="77777777" w:rsidR="00AC086E" w:rsidRPr="00F47F3C" w:rsidRDefault="00AC086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98">
    <w:p w14:paraId="7E19721E" w14:textId="21583116" w:rsidR="00AC086E" w:rsidRPr="005A04A0" w:rsidRDefault="00AC086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99">
    <w:p w14:paraId="313BF6BD" w14:textId="77777777" w:rsidR="00AC086E" w:rsidRPr="00494FBE" w:rsidRDefault="00AC086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00">
    <w:p w14:paraId="647584A7" w14:textId="6D391541" w:rsidR="00AC086E" w:rsidRPr="008129CF" w:rsidRDefault="00AC086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7C7C94">
        <w:instrText xml:space="preserve"> ADDIN ZOTERO_ITEM CSL_CITATION {"citationID":"lyM7Do61","properties":{"formattedCitation":"Rodr\\uc0\\u237{}guez Flores, {\\i{}El perd\\uc0\\u243{}n real}, 190\\uc0\\u8211{}225.","plainCitation":"Rodríguez Flores, El perdón real, 190–225.","noteIndex":10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560AE"/>
    <w:rsid w:val="000602A4"/>
    <w:rsid w:val="00065B9B"/>
    <w:rsid w:val="00065F91"/>
    <w:rsid w:val="00067D02"/>
    <w:rsid w:val="00071531"/>
    <w:rsid w:val="000719C6"/>
    <w:rsid w:val="000778C1"/>
    <w:rsid w:val="0008025F"/>
    <w:rsid w:val="00081ED4"/>
    <w:rsid w:val="00087B96"/>
    <w:rsid w:val="00087BC1"/>
    <w:rsid w:val="0009056F"/>
    <w:rsid w:val="00090E5A"/>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3002E"/>
    <w:rsid w:val="001309A5"/>
    <w:rsid w:val="00131992"/>
    <w:rsid w:val="00131A0A"/>
    <w:rsid w:val="00132E3A"/>
    <w:rsid w:val="00134E68"/>
    <w:rsid w:val="00135A97"/>
    <w:rsid w:val="00137320"/>
    <w:rsid w:val="00142E02"/>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15D8E"/>
    <w:rsid w:val="00220385"/>
    <w:rsid w:val="0022561B"/>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F37"/>
    <w:rsid w:val="002F2950"/>
    <w:rsid w:val="002F3FD6"/>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4F03"/>
    <w:rsid w:val="003D54BA"/>
    <w:rsid w:val="003D647C"/>
    <w:rsid w:val="003D6EAE"/>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5B64"/>
    <w:rsid w:val="005666D8"/>
    <w:rsid w:val="00567C76"/>
    <w:rsid w:val="00570D59"/>
    <w:rsid w:val="00572F2C"/>
    <w:rsid w:val="0057471E"/>
    <w:rsid w:val="005779E7"/>
    <w:rsid w:val="00577FF2"/>
    <w:rsid w:val="00580E83"/>
    <w:rsid w:val="005844AE"/>
    <w:rsid w:val="00590FCC"/>
    <w:rsid w:val="00592AD1"/>
    <w:rsid w:val="005935C1"/>
    <w:rsid w:val="00593D82"/>
    <w:rsid w:val="00594ACD"/>
    <w:rsid w:val="00595B83"/>
    <w:rsid w:val="005A12A8"/>
    <w:rsid w:val="005A4693"/>
    <w:rsid w:val="005A53FF"/>
    <w:rsid w:val="005A77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211F4"/>
    <w:rsid w:val="0062417A"/>
    <w:rsid w:val="00625740"/>
    <w:rsid w:val="00627034"/>
    <w:rsid w:val="00630E1A"/>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7629"/>
    <w:rsid w:val="007D7D42"/>
    <w:rsid w:val="007D7E74"/>
    <w:rsid w:val="007E2725"/>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E99"/>
    <w:rsid w:val="008E55EA"/>
    <w:rsid w:val="008F1007"/>
    <w:rsid w:val="008F36FD"/>
    <w:rsid w:val="008F377B"/>
    <w:rsid w:val="008F5280"/>
    <w:rsid w:val="008F628B"/>
    <w:rsid w:val="009002A6"/>
    <w:rsid w:val="009026DF"/>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339D"/>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C88"/>
    <w:rsid w:val="00F31457"/>
    <w:rsid w:val="00F32962"/>
    <w:rsid w:val="00F32E78"/>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07"/>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4A1D2B86-7FFC-4D93-8E09-12B87E019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0ACD073-C79C-44B9-A27A-3BD3FDCFB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7</TotalTime>
  <Pages>23</Pages>
  <Words>6276</Words>
  <Characters>34519</Characters>
  <Application>Microsoft Office Word</Application>
  <DocSecurity>0</DocSecurity>
  <Lines>287</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51</cp:revision>
  <dcterms:created xsi:type="dcterms:W3CDTF">2018-05-10T18:12:00Z</dcterms:created>
  <dcterms:modified xsi:type="dcterms:W3CDTF">2018-06-0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IDupX2K"/&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